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F00BB2">
      <w:pPr>
        <w:jc w:val="center"/>
      </w:pPr>
      <w:r>
        <w:t xml:space="preserve">Title </w:t>
      </w:r>
    </w:p>
    <w:p w:rsidR="002A2A03" w:rsidRDefault="00F00BB2">
      <w:pPr>
        <w:jc w:val="center"/>
      </w:pPr>
      <w:r>
        <w:t xml:space="preserve">Name </w:t>
      </w:r>
    </w:p>
    <w:p w:rsidR="002A2A03" w:rsidRDefault="00F00BB2">
      <w:pPr>
        <w:jc w:val="center"/>
      </w:pPr>
      <w:r>
        <w:t xml:space="preserve">Institution </w:t>
      </w:r>
    </w:p>
    <w:p w:rsidR="0080144D" w:rsidRDefault="00F00BB2" w:rsidP="00DB19C8">
      <w:pPr>
        <w:ind w:firstLine="0"/>
        <w:jc w:val="center"/>
      </w:pPr>
      <w:r>
        <w:br w:type="page"/>
      </w:r>
      <w:r w:rsidR="00DB19C8" w:rsidRPr="00DB19C8">
        <w:rPr>
          <w:b/>
        </w:rPr>
        <w:lastRenderedPageBreak/>
        <w:t xml:space="preserve">Tribute Speech </w:t>
      </w:r>
      <w:r w:rsidRPr="00DB19C8">
        <w:rPr>
          <w:b/>
        </w:rPr>
        <w:t xml:space="preserve"> </w:t>
      </w:r>
      <w:r w:rsidR="00117066" w:rsidRPr="00117066">
        <w:t xml:space="preserve">  </w:t>
      </w:r>
    </w:p>
    <w:p w:rsidR="00DB19C8" w:rsidRDefault="00F00BB2" w:rsidP="00DB19C8">
      <w:pPr>
        <w:ind w:firstLine="0"/>
      </w:pPr>
      <w:r>
        <w:tab/>
      </w:r>
      <w:r w:rsidR="00757C29">
        <w:t>Today I want to take this opportunity to pay tribute to my father. It's him who taught me who I am today</w:t>
      </w:r>
      <w:r w:rsidR="00DC1AD5">
        <w:t>. Since the day I was born my dad was there for me</w:t>
      </w:r>
      <w:r w:rsidR="008F33D9">
        <w:t>,</w:t>
      </w:r>
      <w:r w:rsidR="00DC1AD5">
        <w:t xml:space="preserve"> he inspires me in every single way</w:t>
      </w:r>
      <w:r w:rsidR="009F3D3B">
        <w:t xml:space="preserve"> </w:t>
      </w:r>
      <w:r w:rsidR="009F3D3B">
        <w:fldChar w:fldCharType="begin"/>
      </w:r>
      <w:r w:rsidR="009F3D3B">
        <w:instrText xml:space="preserve"> ADDIN ZOTERO_ITEM CSL_CITATION {"citationID":"z7HzQrQP","properties":{"formattedCitation":"(\\uc0\\u8220{}Father Tribute Speech Essay - 1001 Words | Bartleby,\\uc0\\u8221{} n.d.)","plainCitation":"(“Father Tribute Speech Essay - 1001 Words | Bartleby,” n.d.)","noteIndex":0},"citationItems":[{"id":794,"uris":["http://zotero.org/users/local/4C6u8dIT/items/XF5KCRVR"],"uri":["http://zotero.org/users/local/4C6u8dIT/items/XF5KCRVR"],"itemData":{"id":794,"type":"webpage","title":"Father Tribute Speech Essay - 1001 Words | Bartleby","URL":"https://www.bartleby.com/essay/Father-Tribute-Speech-P38ZZNKVC","accessed":{"date-parts":[["2019",3,12]]}}}],"schema":"https://github.com/citation-style-language/schema/raw/master/csl-citation.json"} </w:instrText>
      </w:r>
      <w:r w:rsidR="009F3D3B">
        <w:fldChar w:fldCharType="separate"/>
      </w:r>
      <w:r w:rsidR="009F3D3B" w:rsidRPr="009F3D3B">
        <w:t xml:space="preserve">(“Father Tribute Speech Essay - 1001 Words | Bartleby,” </w:t>
      </w:r>
      <w:proofErr w:type="spellStart"/>
      <w:r w:rsidR="009F3D3B" w:rsidRPr="009F3D3B">
        <w:t>n.d.</w:t>
      </w:r>
      <w:proofErr w:type="spellEnd"/>
      <w:r w:rsidR="009F3D3B" w:rsidRPr="009F3D3B">
        <w:t>)</w:t>
      </w:r>
      <w:r w:rsidR="009F3D3B">
        <w:fldChar w:fldCharType="end"/>
      </w:r>
      <w:r w:rsidR="00DC1AD5">
        <w:t>. His life is full of struggles, and whenever I have to motivate myself, I think of my dad and the hardships he had to face to reach where he is now</w:t>
      </w:r>
      <w:r w:rsidR="00C047BD">
        <w:t xml:space="preserve"> </w:t>
      </w:r>
      <w:r w:rsidR="00C047BD">
        <w:fldChar w:fldCharType="begin"/>
      </w:r>
      <w:r w:rsidR="00C047BD">
        <w:instrText xml:space="preserve"> ADDIN ZOTERO_ITEM CSL_CITATION {"citationID":"UEhAuOlM","properties":{"formattedCitation":"(\\uc0\\u8220{}A Tribute to My Father: The First Good Man I Ever Loved - The Good Men Project,\\uc0\\u8221{} n.d.)","plainCitation":"(“A Tribute to My Father: The First Good Man I Ever Loved - The Good Men Project,” n.d.)","noteIndex":0},"citationItems":[{"id":795,"uris":["http://zotero.org/users/local/4C6u8dIT/items/SGM8572N"],"uri":["http://zotero.org/users/local/4C6u8dIT/items/SGM8572N"],"itemData":{"id":795,"type":"webpage","title":"A Tribute to My Father: The First Good Man I Ever Loved - The Good Men Project","URL":"https://goodmenproject.com/fathers-day/the-good-life-a-tribute-to-my-father/","accessed":{"date-parts":[["2019",3,12]]}}}],"schema":"https://github.com/citation-style-language/schema/raw/master/csl-citation.json"} </w:instrText>
      </w:r>
      <w:r w:rsidR="00C047BD">
        <w:fldChar w:fldCharType="separate"/>
      </w:r>
      <w:r w:rsidR="00C047BD" w:rsidRPr="00C047BD">
        <w:t xml:space="preserve">(“A Tribute to My Father: The First Good Man I Ever Loved - The Good Men Project,” </w:t>
      </w:r>
      <w:proofErr w:type="spellStart"/>
      <w:r w:rsidR="00C047BD" w:rsidRPr="00C047BD">
        <w:t>n.d.</w:t>
      </w:r>
      <w:proofErr w:type="spellEnd"/>
      <w:r w:rsidR="00C047BD" w:rsidRPr="00C047BD">
        <w:t>)</w:t>
      </w:r>
      <w:r w:rsidR="00C047BD">
        <w:fldChar w:fldCharType="end"/>
      </w:r>
      <w:r w:rsidR="00DC1AD5">
        <w:t xml:space="preserve">. Despite the hurdles and the poverty, my dad </w:t>
      </w:r>
      <w:r w:rsidR="00380163">
        <w:t xml:space="preserve">accomplished his dream of doing PhD in statistics which was just a </w:t>
      </w:r>
      <w:r w:rsidR="008F33D9">
        <w:t>fantasy</w:t>
      </w:r>
      <w:r w:rsidR="00380163">
        <w:t xml:space="preserve"> at that time, but he worked hard to set an e</w:t>
      </w:r>
      <w:r w:rsidR="008F33D9">
        <w:t xml:space="preserve">xample for all of us. My father’s </w:t>
      </w:r>
      <w:r w:rsidR="00380163">
        <w:t>perception of people is very clear. He always taught us to respect people along with maintaining safe distance from them. According to him, first expression is the last one and this particular thing helped me a lot to save myself from those people who could be toxic for me if I didn't</w:t>
      </w:r>
      <w:r w:rsidR="003C02E7">
        <w:t xml:space="preserve"> listen to what my dad told me. Although my dad is not living with me, he lives in Amsterdam where he works as an instructor in a university, but he always makes sure to call me and to tell me to follow</w:t>
      </w:r>
      <w:r w:rsidR="003D1E77">
        <w:t xml:space="preserve"> my dreams and follow principles</w:t>
      </w:r>
      <w:bookmarkStart w:id="0" w:name="_GoBack"/>
      <w:bookmarkEnd w:id="0"/>
      <w:r w:rsidR="003C02E7">
        <w:t xml:space="preserve"> of human relations. Every time I face any problem I know that my dad is just a phone call away and he will resolve my issue and he always does that.</w:t>
      </w:r>
      <w:r w:rsidR="00BB1116">
        <w:t xml:space="preserve"> So my dad is a real hero, and I want to follow his footsteps.</w:t>
      </w:r>
      <w:r w:rsidR="003C02E7">
        <w:t xml:space="preserve"> </w:t>
      </w:r>
    </w:p>
    <w:p w:rsidR="003C02E7" w:rsidRDefault="003C02E7" w:rsidP="00DB19C8">
      <w:pPr>
        <w:ind w:firstLine="0"/>
        <w:rPr>
          <w:b/>
        </w:rPr>
      </w:pPr>
    </w:p>
    <w:p w:rsidR="00C047BD" w:rsidRDefault="00C047BD" w:rsidP="00DB19C8">
      <w:pPr>
        <w:ind w:firstLine="0"/>
        <w:rPr>
          <w:b/>
        </w:rPr>
      </w:pPr>
    </w:p>
    <w:p w:rsidR="00C047BD" w:rsidRDefault="00C047BD" w:rsidP="00DB19C8">
      <w:pPr>
        <w:ind w:firstLine="0"/>
        <w:rPr>
          <w:b/>
        </w:rPr>
      </w:pPr>
    </w:p>
    <w:p w:rsidR="00C047BD" w:rsidRDefault="00C047BD" w:rsidP="00DB19C8">
      <w:pPr>
        <w:ind w:firstLine="0"/>
        <w:rPr>
          <w:b/>
        </w:rPr>
      </w:pPr>
    </w:p>
    <w:p w:rsidR="00C047BD" w:rsidRDefault="00C047BD" w:rsidP="00DB19C8">
      <w:pPr>
        <w:ind w:firstLine="0"/>
        <w:rPr>
          <w:b/>
        </w:rPr>
      </w:pPr>
    </w:p>
    <w:p w:rsidR="00C047BD" w:rsidRDefault="00C047BD" w:rsidP="00DB19C8">
      <w:pPr>
        <w:ind w:firstLine="0"/>
        <w:rPr>
          <w:b/>
        </w:rPr>
      </w:pPr>
    </w:p>
    <w:p w:rsidR="00C047BD" w:rsidRDefault="00C047BD" w:rsidP="00C047BD">
      <w:pPr>
        <w:ind w:firstLine="0"/>
        <w:jc w:val="center"/>
        <w:rPr>
          <w:b/>
        </w:rPr>
      </w:pPr>
      <w:r>
        <w:rPr>
          <w:b/>
        </w:rPr>
        <w:lastRenderedPageBreak/>
        <w:t xml:space="preserve">References </w:t>
      </w:r>
    </w:p>
    <w:p w:rsidR="00C047BD" w:rsidRPr="00C047BD" w:rsidRDefault="00C047BD" w:rsidP="00C047BD">
      <w:pPr>
        <w:pStyle w:val="Bibliography"/>
      </w:pPr>
      <w:r>
        <w:rPr>
          <w:b/>
        </w:rPr>
        <w:fldChar w:fldCharType="begin"/>
      </w:r>
      <w:r>
        <w:rPr>
          <w:b/>
        </w:rPr>
        <w:instrText xml:space="preserve"> ADDIN ZOTERO_BIBL {"uncited":[],"omitted":[],"custom":[]} CSL_BIBLIOGRAPHY </w:instrText>
      </w:r>
      <w:r>
        <w:rPr>
          <w:b/>
        </w:rPr>
        <w:fldChar w:fldCharType="separate"/>
      </w:r>
      <w:r w:rsidRPr="00C047BD">
        <w:t>A Tribute to My Father: The First Good Man I Ever Loved - The Good Men Project. (</w:t>
      </w:r>
      <w:proofErr w:type="spellStart"/>
      <w:r w:rsidRPr="00C047BD">
        <w:t>n.d.</w:t>
      </w:r>
      <w:proofErr w:type="spellEnd"/>
      <w:r w:rsidRPr="00C047BD">
        <w:t>). Retrieved March 12, 2019, from https://goodmenproject.com/fathers-day/the-good-life-a-tribute-to-my-father/</w:t>
      </w:r>
    </w:p>
    <w:p w:rsidR="00C047BD" w:rsidRPr="00C047BD" w:rsidRDefault="00C047BD" w:rsidP="00C047BD">
      <w:pPr>
        <w:pStyle w:val="Bibliography"/>
      </w:pPr>
      <w:r w:rsidRPr="00C047BD">
        <w:t>Father Tribute Speech Essay - 1001 Words | Bartleby. (</w:t>
      </w:r>
      <w:proofErr w:type="spellStart"/>
      <w:r w:rsidRPr="00C047BD">
        <w:t>n.d.</w:t>
      </w:r>
      <w:proofErr w:type="spellEnd"/>
      <w:r w:rsidRPr="00C047BD">
        <w:t>). Retrieved March 12, 2019, from https://www.bartleby.com/essay/Father-Tribute-Speech-P38ZZNKVC</w:t>
      </w:r>
    </w:p>
    <w:p w:rsidR="00C047BD" w:rsidRPr="00DB19C8" w:rsidRDefault="00C047BD" w:rsidP="00DB19C8">
      <w:pPr>
        <w:ind w:firstLine="0"/>
        <w:rPr>
          <w:b/>
        </w:rPr>
      </w:pPr>
      <w:r>
        <w:rPr>
          <w:b/>
        </w:rPr>
        <w:fldChar w:fldCharType="end"/>
      </w:r>
    </w:p>
    <w:sectPr w:rsidR="00C047BD" w:rsidRPr="00DB19C8">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0BB2" w:rsidRDefault="00F00BB2">
      <w:pPr>
        <w:spacing w:line="240" w:lineRule="auto"/>
      </w:pPr>
      <w:r>
        <w:separator/>
      </w:r>
    </w:p>
  </w:endnote>
  <w:endnote w:type="continuationSeparator" w:id="0">
    <w:p w:rsidR="00F00BB2" w:rsidRDefault="00F00B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0BB2" w:rsidRDefault="00F00BB2">
      <w:pPr>
        <w:spacing w:line="240" w:lineRule="auto"/>
      </w:pPr>
      <w:r>
        <w:separator/>
      </w:r>
    </w:p>
  </w:footnote>
  <w:footnote w:type="continuationSeparator" w:id="0">
    <w:p w:rsidR="00F00BB2" w:rsidRDefault="00F00B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00BB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00BB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1E77">
      <w:rPr>
        <w:rStyle w:val="PageNumber"/>
        <w:noProof/>
      </w:rPr>
      <w:t>3</w:t>
    </w:r>
    <w:r>
      <w:rPr>
        <w:rStyle w:val="PageNumber"/>
      </w:rPr>
      <w:fldChar w:fldCharType="end"/>
    </w:r>
  </w:p>
  <w:p w:rsidR="002A2A03" w:rsidRDefault="00F00BB2">
    <w:pPr>
      <w:pStyle w:val="Header"/>
      <w:ind w:right="360" w:firstLine="0"/>
    </w:pPr>
    <w:r>
      <w:t xml:space="preserve">TRIBUTE SPEECH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F00BB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47BD">
      <w:rPr>
        <w:rStyle w:val="PageNumber"/>
        <w:noProof/>
      </w:rPr>
      <w:t>1</w:t>
    </w:r>
    <w:r>
      <w:rPr>
        <w:rStyle w:val="PageNumber"/>
      </w:rPr>
      <w:fldChar w:fldCharType="end"/>
    </w:r>
  </w:p>
  <w:p w:rsidR="00C63938" w:rsidRDefault="00F00BB2" w:rsidP="00C63938">
    <w:pPr>
      <w:pStyle w:val="Header"/>
      <w:ind w:right="360" w:firstLine="0"/>
    </w:pPr>
    <w:r>
      <w:t xml:space="preserve">Running head: </w:t>
    </w:r>
    <w:r w:rsidR="00DB19C8">
      <w:t xml:space="preserve">TRIBUTE SPEECH </w:t>
    </w:r>
  </w:p>
  <w:p w:rsidR="002A2A03" w:rsidRDefault="00F00BB2">
    <w:pPr>
      <w:ind w:right="360" w:firstLine="0"/>
    </w:pP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B0A32"/>
    <w:rsid w:val="00117066"/>
    <w:rsid w:val="001A0A79"/>
    <w:rsid w:val="001B14E8"/>
    <w:rsid w:val="002254E8"/>
    <w:rsid w:val="002A2A03"/>
    <w:rsid w:val="00380163"/>
    <w:rsid w:val="003C02E7"/>
    <w:rsid w:val="003D1E77"/>
    <w:rsid w:val="004A2273"/>
    <w:rsid w:val="00532C56"/>
    <w:rsid w:val="005720DE"/>
    <w:rsid w:val="0069399D"/>
    <w:rsid w:val="00757C29"/>
    <w:rsid w:val="007A7114"/>
    <w:rsid w:val="0080144D"/>
    <w:rsid w:val="008F33D9"/>
    <w:rsid w:val="009F3D3B"/>
    <w:rsid w:val="00A66949"/>
    <w:rsid w:val="00BB1116"/>
    <w:rsid w:val="00C047BD"/>
    <w:rsid w:val="00C63938"/>
    <w:rsid w:val="00C67138"/>
    <w:rsid w:val="00CF29F0"/>
    <w:rsid w:val="00DB19C8"/>
    <w:rsid w:val="00DC1AD5"/>
    <w:rsid w:val="00F00B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180C09"/>
  <w15:docId w15:val="{0EF1B808-6E31-4329-A869-1B9F8630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C047B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Pages>
  <Words>522</Words>
  <Characters>2978</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cp:revision>
  <dcterms:created xsi:type="dcterms:W3CDTF">2019-03-12T05:36:00Z</dcterms:created>
  <dcterms:modified xsi:type="dcterms:W3CDTF">2019-03-12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l4eLzQN"/&gt;&lt;style id="http://www.zotero.org/styles/apa" locale="en-US" hasBibliography="1" bibliographyStyleHasBeenSet="1"/&gt;&lt;prefs&gt;&lt;pref name="fieldType" value="Field"/&gt;&lt;/prefs&gt;&lt;/data&gt;</vt:lpwstr>
  </property>
</Properties>
</file>